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B1A2E50" w14:textId="77777777" w:rsidR="00283B15" w:rsidRPr="00303552" w:rsidRDefault="00283B15">
      <w:pPr>
        <w:rPr>
          <w:rFonts w:ascii="Times New Roman" w:hAnsi="Times New Roman" w:cs="Times New Roman"/>
        </w:rPr>
        <w:sectPr w:rsidR="00283B15" w:rsidRPr="00303552" w:rsidSect="00587EB0">
          <w:pgSz w:w="12240" w:h="15840"/>
          <w:pgMar w:top="1440" w:right="1440" w:bottom="1440" w:left="1440" w:header="720" w:footer="720" w:gutter="0"/>
          <w:cols w:space="720"/>
          <w:docGrid w:linePitch="360"/>
        </w:sectPr>
      </w:pP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225DD4EE" w:rsidR="00F913B6"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CA15D4" w:rsidRPr="003F141D">
        <w:rPr>
          <w:rFonts w:ascii="Times New Roman" w:hAnsi="Times New Roman" w:cs="Times New Roman"/>
        </w:rPr>
        <w:t>Since this time, G</w:t>
      </w:r>
      <w:r w:rsidR="003F1C94" w:rsidRPr="003F141D">
        <w:rPr>
          <w:rFonts w:ascii="Times New Roman" w:hAnsi="Times New Roman" w:cs="Times New Roman"/>
        </w:rPr>
        <w:t>df</w:t>
      </w:r>
      <w:r w:rsidR="00CA15D4" w:rsidRPr="003F141D">
        <w:rPr>
          <w:rFonts w:ascii="Times New Roman" w:hAnsi="Times New Roman" w:cs="Times New Roman"/>
        </w:rPr>
        <w:t>15 has</w:t>
      </w:r>
      <w:r w:rsidR="00EF5A95" w:rsidRPr="003F141D">
        <w:rPr>
          <w:rFonts w:ascii="Times New Roman" w:hAnsi="Times New Roman" w:cs="Times New Roman"/>
        </w:rPr>
        <w:t xml:space="preserve"> </w:t>
      </w:r>
      <w:r w:rsidR="00D80DAC">
        <w:rPr>
          <w:rFonts w:ascii="Times New Roman" w:hAnsi="Times New Roman" w:cs="Times New Roman"/>
        </w:rPr>
        <w:t>been</w:t>
      </w:r>
      <w:r w:rsidR="00EF5A95" w:rsidRPr="003F141D">
        <w:rPr>
          <w:rFonts w:ascii="Times New Roman" w:hAnsi="Times New Roman" w:cs="Times New Roman"/>
        </w:rPr>
        <w:t xml:space="preserve"> known by many names and is associated with </w:t>
      </w:r>
      <w:r w:rsidR="002F31A4">
        <w:rPr>
          <w:rFonts w:ascii="Times New Roman" w:hAnsi="Times New Roman" w:cs="Times New Roman"/>
        </w:rPr>
        <w:t>various</w:t>
      </w:r>
      <w:r w:rsidR="00EF5A95" w:rsidRPr="003F141D">
        <w:rPr>
          <w:rFonts w:ascii="Times New Roman" w:hAnsi="Times New Roman" w:cs="Times New Roman"/>
        </w:rPr>
        <w:t xml:space="preserve"> physiological states, pathologies, and stressors. However, the full extent of the role in GDF15 in health and disease remains to be characterized. </w:t>
      </w:r>
      <w:r w:rsidR="0056680A" w:rsidRPr="003F141D">
        <w:rPr>
          <w:rFonts w:ascii="Times New Roman" w:hAnsi="Times New Roman" w:cs="Times New Roman"/>
        </w:rPr>
        <w:t xml:space="preserve">Recent work has focused on identifying its usefulness as a biomarker of illness, or as a target for pharmacotherapy. </w:t>
      </w:r>
    </w:p>
    <w:p w14:paraId="45308EB6" w14:textId="77777777" w:rsidR="0077796A" w:rsidRDefault="002F31A4" w:rsidP="00001F18">
      <w:pPr>
        <w:spacing w:line="360" w:lineRule="auto"/>
        <w:ind w:firstLine="720"/>
        <w:rPr>
          <w:rFonts w:ascii="Times New Roman" w:hAnsi="Times New Roman" w:cs="Times New Roman"/>
        </w:rPr>
      </w:pPr>
      <w:r>
        <w:rPr>
          <w:rFonts w:ascii="Times New Roman" w:hAnsi="Times New Roman" w:cs="Times New Roman"/>
        </w:rPr>
        <w:t xml:space="preserve">Average c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GuU49TUF","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GDF15 is known to increase in response to many physiological states; such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Gdf15 in 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8F5B4AA" w:rsidR="005C50AA" w:rsidRPr="003F141D" w:rsidRDefault="00991A2D" w:rsidP="00991A2D">
      <w:pPr>
        <w:spacing w:line="360" w:lineRule="auto"/>
        <w:ind w:firstLine="720"/>
        <w:rPr>
          <w:rFonts w:ascii="Times New Roman" w:hAnsi="Times New Roman" w:cs="Times New Roman"/>
        </w:rPr>
      </w:pPr>
      <w:r>
        <w:rPr>
          <w:rFonts w:ascii="Times New Roman" w:hAnsi="Times New Roman" w:cs="Times New Roman"/>
        </w:rPr>
        <w: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t>
      </w:r>
      <w:r w:rsidR="00EC0106" w:rsidRPr="003F141D">
        <w:rPr>
          <w:rFonts w:ascii="Times New Roman" w:hAnsi="Times New Roman" w:cs="Times New Roman"/>
        </w:rPr>
        <w:t xml:space="preserve">GDF15 </w:t>
      </w:r>
      <w:r>
        <w:rPr>
          <w:rFonts w:ascii="Times New Roman" w:hAnsi="Times New Roman" w:cs="Times New Roman"/>
        </w:rPr>
        <w:t xml:space="preserve">increases 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pregnancy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 xml:space="preserve">in the placenta,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r w:rsidR="00737554" w:rsidRPr="003F141D">
        <w:rPr>
          <w:rFonts w:ascii="Times New Roman" w:hAnsi="Times New Roman" w:cs="Times New Roman"/>
        </w:rPr>
        <w:t xml:space="preserve">Trophoblasts are thought </w:t>
      </w:r>
      <w:r w:rsidR="00DB5600" w:rsidRPr="003F141D">
        <w:rPr>
          <w:rFonts w:ascii="Times New Roman" w:hAnsi="Times New Roman" w:cs="Times New Roman"/>
        </w:rPr>
        <w:t>t</w:t>
      </w:r>
      <w:r w:rsidR="00737554" w:rsidRPr="003F141D">
        <w:rPr>
          <w:rFonts w:ascii="Times New Roman" w:hAnsi="Times New Roman" w:cs="Times New Roman"/>
        </w:rPr>
        <w:t>o be the cells that produce GDF15</w:t>
      </w:r>
      <w:r w:rsidR="00BF728A" w:rsidRPr="003F141D">
        <w:rPr>
          <w:rFonts w:ascii="Times New Roman" w:hAnsi="Times New Roman" w:cs="Times New Roman"/>
        </w:rPr>
        <w:t xml:space="preserve"> in the placenta</w:t>
      </w:r>
      <w:r>
        <w:rPr>
          <w:rFonts w:ascii="Times New Roman" w:hAnsi="Times New Roman" w:cs="Times New Roman"/>
        </w:rPr>
        <w:t xml:space="preserve"> </w:t>
      </w:r>
      <w:r w:rsidR="00001F18">
        <w:rPr>
          <w:rFonts w:ascii="Times New Roman" w:hAnsi="Times New Roman" w:cs="Times New Roman"/>
        </w:rPr>
        <w:fldChar w:fldCharType="begin"/>
      </w:r>
      <w:r w:rsidR="00001F18">
        <w:rPr>
          <w:rFonts w:ascii="Times New Roman" w:hAnsi="Times New Roman" w:cs="Times New Roman"/>
        </w:rPr>
        <w:instrText xml:space="preserve"> ADDIN ZOTERO_ITEM CSL_C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001F18">
        <w:rPr>
          <w:rFonts w:ascii="Times New Roman" w:hAnsi="Times New Roman" w:cs="Times New Roman"/>
        </w:rPr>
        <w:fldChar w:fldCharType="separate"/>
      </w:r>
      <w:r w:rsidR="00001F18">
        <w:rPr>
          <w:rFonts w:ascii="Times New Roman" w:hAnsi="Times New Roman" w:cs="Times New Roman"/>
          <w:noProof/>
        </w:rPr>
        <w:t>(Moore et al., 2000)</w:t>
      </w:r>
      <w:r w:rsidR="00001F18">
        <w:rPr>
          <w:rFonts w:ascii="Times New Roman" w:hAnsi="Times New Roman" w:cs="Times New Roman"/>
        </w:rPr>
        <w:fldChar w:fldCharType="end"/>
      </w:r>
      <w:r w:rsidR="00BF728A" w:rsidRPr="003F141D">
        <w:rPr>
          <w:rFonts w:ascii="Times New Roman" w:hAnsi="Times New Roman" w:cs="Times New Roman"/>
        </w:rPr>
        <w:t>.</w:t>
      </w:r>
    </w:p>
    <w:p w14:paraId="72D18B2F" w14:textId="5FDB38B0" w:rsidR="00AB2246" w:rsidRDefault="000D36C6" w:rsidP="00001F18">
      <w:pPr>
        <w:spacing w:line="360" w:lineRule="auto"/>
        <w:rPr>
          <w:rFonts w:ascii="Times New Roman" w:hAnsi="Times New Roman" w:cs="Times New Roman"/>
        </w:rPr>
      </w:pPr>
      <w:r w:rsidRPr="003F141D">
        <w:rPr>
          <w:rFonts w:ascii="Times New Roman" w:hAnsi="Times New Roman" w:cs="Times New Roman"/>
        </w:rPr>
        <w:lastRenderedPageBreak/>
        <w:t xml:space="preserve">The role of </w:t>
      </w:r>
      <w:r w:rsidRPr="003F141D">
        <w:rPr>
          <w:rFonts w:ascii="Times New Roman" w:hAnsi="Times New Roman" w:cs="Times New Roman"/>
          <w:i/>
          <w:iCs/>
        </w:rPr>
        <w:t>Gdf15</w:t>
      </w:r>
      <w:r w:rsidRPr="003F141D">
        <w:rPr>
          <w:rFonts w:ascii="Times New Roman" w:hAnsi="Times New Roman" w:cs="Times New Roman"/>
        </w:rPr>
        <w:t xml:space="preserve"> in  pregnancy is currently unknown.</w:t>
      </w:r>
      <w:r w:rsidR="002D578E" w:rsidRPr="003F141D">
        <w:rPr>
          <w:rFonts w:ascii="Times New Roman" w:hAnsi="Times New Roman" w:cs="Times New Roman"/>
        </w:rPr>
        <w:t xml:space="preserve"> Although</w:t>
      </w:r>
      <w:r w:rsidR="00737554" w:rsidRPr="003F141D">
        <w:rPr>
          <w:rFonts w:ascii="Times New Roman" w:hAnsi="Times New Roman" w:cs="Times New Roman"/>
        </w:rPr>
        <w:t xml:space="preserve"> previously work has hypothesized that GDF15 and other TGF-</w:t>
      </w:r>
      <w:r w:rsidR="00C4175E">
        <w:rPr>
          <w:rFonts w:ascii="Times New Roman" w:hAnsi="Times New Roman" w:cs="Times New Roman"/>
        </w:rPr>
        <w:t>ß</w:t>
      </w:r>
      <w:r w:rsidR="00737554" w:rsidRPr="003F141D">
        <w:rPr>
          <w:rFonts w:ascii="Times New Roman" w:hAnsi="Times New Roman" w:cs="Times New Roman"/>
        </w:rPr>
        <w:t xml:space="preserve"> family members may play a role in trophoblast invasion and implantation of the pregnancy early after conception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737554" w:rsidRPr="003F141D">
        <w:rPr>
          <w:rFonts w:ascii="Times New Roman" w:hAnsi="Times New Roman" w:cs="Times New Roman"/>
        </w:rPr>
        <w:t xml:space="preserve">. </w:t>
      </w:r>
      <w:r w:rsidR="00A25764">
        <w:rPr>
          <w:rFonts w:ascii="Times New Roman" w:hAnsi="Times New Roman" w:cs="Times New Roman"/>
        </w:rPr>
        <w:t xml:space="preserve">This is supported by evidence showing that lower 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p>
    <w:p w14:paraId="209A260E" w14:textId="1346A716" w:rsidR="0015746A" w:rsidRDefault="00C4175E" w:rsidP="00001F18">
      <w:pPr>
        <w:spacing w:line="360" w:lineRule="auto"/>
        <w:rPr>
          <w:rFonts w:ascii="Times New Roman" w:hAnsi="Times New Roman" w:cs="Times New Roman"/>
        </w:rPr>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Most interestingly, we see the directionality of the </w:t>
      </w:r>
      <w:r w:rsidR="00F913B6">
        <w:rPr>
          <w:rFonts w:ascii="Times New Roman" w:hAnsi="Times New Roman" w:cs="Times New Roman"/>
        </w:rPr>
        <w:t>associations in pregnancy are not always similar</w:t>
      </w:r>
      <w:r w:rsidR="00D401E9">
        <w:rPr>
          <w:rFonts w:ascii="Times New Roman" w:hAnsi="Times New Roman" w:cs="Times New Roman"/>
        </w:rPr>
        <w:t xml:space="preserve"> among studies</w:t>
      </w:r>
      <w:r w:rsidR="00F913B6">
        <w:rPr>
          <w:rFonts w:ascii="Times New Roman" w:hAnsi="Times New Roman" w:cs="Times New Roman"/>
        </w:rPr>
        <w:t>. For example, P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Gdf15 in serum compared to non-preeclamptic, normotensive parents. </w:t>
      </w:r>
      <w:r w:rsidR="0065140F">
        <w:rPr>
          <w:rFonts w:ascii="Times New Roman" w:hAnsi="Times New Roman" w:cs="Times New Roman"/>
        </w:rPr>
        <w:t>Diabetes is a common complication in pregnancy and may be pre-existing (type 1 or type 2 diabetes / T1DM or T2DM) or develop during the course of pregnancy (Gestational Diabetes/ GDM)</w:t>
      </w:r>
      <w:r>
        <w:rPr>
          <w:rFonts w:ascii="Times New Roman" w:hAnsi="Times New Roman" w:cs="Times New Roman"/>
        </w:rPr>
        <w:t xml:space="preserve">. S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T1dm</w:t>
      </w:r>
      <w:r w:rsidR="00AB22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Gdf15 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Gdf15 during pregnancy were related to greater reports of pregnancy related vomiting and diagnosis of hyperemesis gravidarum</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Furthermor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p>
    <w:p w14:paraId="4C1DE1EE" w14:textId="7C54D81B" w:rsidR="004D25F0" w:rsidRPr="003F141D" w:rsidRDefault="00A30E64" w:rsidP="0079760E">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Pr>
          <w:rFonts w:ascii="Times New Roman" w:hAnsi="Times New Roman" w:cs="Times New Roman"/>
        </w:rPr>
        <w:t xml:space="preserve">Since the majority of the literature about Gdf15 </w:t>
      </w:r>
      <w:r w:rsidR="005B366D">
        <w:rPr>
          <w:rFonts w:ascii="Times New Roman" w:hAnsi="Times New Roman" w:cs="Times New Roman"/>
        </w:rPr>
        <w:t>during</w:t>
      </w:r>
      <w:r>
        <w:rPr>
          <w:rFonts w:ascii="Times New Roman" w:hAnsi="Times New Roman" w:cs="Times New Roman"/>
        </w:rPr>
        <w:t xml:space="preserve"> pregnancy comes from human trials comparing </w:t>
      </w:r>
      <w:r w:rsidR="005B366D">
        <w:rPr>
          <w:rFonts w:ascii="Times New Roman" w:hAnsi="Times New Roman" w:cs="Times New Roman"/>
        </w:rPr>
        <w:t>GDF15 levels</w:t>
      </w:r>
      <w:r>
        <w:rPr>
          <w:rFonts w:ascii="Times New Roman" w:hAnsi="Times New Roman" w:cs="Times New Roman"/>
        </w:rPr>
        <w:t xml:space="preserve"> between parents with or without certain complications or biological factors</w:t>
      </w:r>
      <w:r w:rsidR="00D93E43">
        <w:rPr>
          <w:rFonts w:ascii="Times New Roman" w:hAnsi="Times New Roman" w:cs="Times New Roman"/>
        </w:rPr>
        <w:t xml:space="preserve">, we sought to understand more implicitly what role Gdf15 </w:t>
      </w:r>
      <w:r w:rsidR="005B366D">
        <w:rPr>
          <w:rFonts w:ascii="Times New Roman" w:hAnsi="Times New Roman" w:cs="Times New Roman"/>
        </w:rPr>
        <w:t xml:space="preserve">during the course of pregnancy </w:t>
      </w:r>
      <w:r w:rsidR="00D93E43">
        <w:rPr>
          <w:rFonts w:ascii="Times New Roman" w:hAnsi="Times New Roman" w:cs="Times New Roman"/>
        </w:rPr>
        <w:t>might play on 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r w:rsidR="0079760E">
        <w:rPr>
          <w:rFonts w:ascii="Times New Roman" w:hAnsi="Times New Roman" w:cs="Times New Roman"/>
        </w:rPr>
        <w:t>We compared</w:t>
      </w:r>
      <w:r w:rsidR="005B366D">
        <w:rPr>
          <w:rFonts w:ascii="Times New Roman" w:hAnsi="Times New Roman" w:cs="Times New Roman"/>
        </w:rPr>
        <w:t xml:space="preserve"> Gdf15 null dams to wildtype</w:t>
      </w:r>
      <w:r w:rsidR="0079760E">
        <w:rPr>
          <w:rFonts w:ascii="Times New Roman" w:hAnsi="Times New Roman" w:cs="Times New Roman"/>
        </w:rPr>
        <w:t xml:space="preserve"> dams while </w:t>
      </w:r>
      <w:proofErr w:type="spellStart"/>
      <w:r w:rsidR="0079760E">
        <w:rPr>
          <w:rFonts w:ascii="Times New Roman" w:hAnsi="Times New Roman" w:cs="Times New Roman"/>
        </w:rPr>
        <w:t>evaulatinge</w:t>
      </w:r>
      <w:proofErr w:type="spellEnd"/>
      <w:r w:rsidR="0079760E">
        <w:rPr>
          <w:rFonts w:ascii="Times New Roman" w:hAnsi="Times New Roman" w:cs="Times New Roman"/>
        </w:rPr>
        <w:t xml:space="preserve"> weight, food intake, insulin sensitivity, and pup neonatal health and growth to 2 weeks of age. </w:t>
      </w:r>
      <w:r w:rsidR="00AE220F">
        <w:rPr>
          <w:rFonts w:ascii="Times New Roman" w:hAnsi="Times New Roman" w:cs="Times New Roman"/>
        </w:rPr>
        <w:t xml:space="preserve">We anticipated that Gdf15 </w:t>
      </w:r>
      <w:r w:rsidR="00AE220F">
        <w:rPr>
          <w:rFonts w:ascii="Times New Roman" w:hAnsi="Times New Roman" w:cs="Times New Roman"/>
        </w:rPr>
        <w:lastRenderedPageBreak/>
        <w:t xml:space="preserve">null dams would have high body weights, would consume more food, and would have XXX insulin sensitivity compared to their wildtype counterparts.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0D9CA9F"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7B8F4B1F"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D671B1" w:rsidRPr="00777A3D">
        <w:rPr>
          <w:rFonts w:ascii="Times New Roman" w:hAnsi="Times New Roman" w:cs="Times New Roman"/>
        </w:rPr>
        <w:t>utiliz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confirmed via maternal serum ELISA. </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w:t>
      </w:r>
      <w:r w:rsidR="00910237" w:rsidRPr="00303552">
        <w:rPr>
          <w:rFonts w:ascii="Times New Roman" w:hAnsi="Times New Roman" w:cs="Times New Roman"/>
        </w:rPr>
        <w:lastRenderedPageBreak/>
        <w:t xml:space="preserve">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0720F6DF"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 Mammary glands were dissected.</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550C4DD9"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slopes and intercepts for the dam and pup indentifiers with respect for 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76E571C6" w:rsidR="00122A75" w:rsidRDefault="00122A75" w:rsidP="00B039A5">
      <w:pPr>
        <w:spacing w:line="360" w:lineRule="auto"/>
        <w:ind w:firstLine="720"/>
        <w:rPr>
          <w:rFonts w:ascii="Times New Roman" w:hAnsi="Times New Roman" w:cs="Times New Roman"/>
        </w:rPr>
      </w:pPr>
      <w:r>
        <w:rPr>
          <w:rFonts w:ascii="Times New Roman" w:hAnsi="Times New Roman" w:cs="Times New Roman"/>
        </w:rPr>
        <w:t xml:space="preserve">To assess the role of </w:t>
      </w:r>
      <w:r w:rsidRPr="0020031B">
        <w:rPr>
          <w:rFonts w:ascii="Times New Roman" w:hAnsi="Times New Roman" w:cs="Times New Roman"/>
          <w:i/>
          <w:iCs/>
        </w:rPr>
        <w:t>Gdf15</w:t>
      </w:r>
      <w:r>
        <w:rPr>
          <w:rFonts w:ascii="Times New Roman" w:hAnsi="Times New Roman" w:cs="Times New Roman"/>
        </w:rPr>
        <w:t xml:space="preserve"> </w:t>
      </w:r>
      <w:r w:rsidR="0020031B">
        <w:rPr>
          <w:rFonts w:ascii="Times New Roman" w:hAnsi="Times New Roman" w:cs="Times New Roman"/>
        </w:rPr>
        <w:t xml:space="preserve">ablation </w:t>
      </w:r>
      <w:r>
        <w:rPr>
          <w:rFonts w:ascii="Times New Roman" w:hAnsi="Times New Roman" w:cs="Times New Roman"/>
        </w:rPr>
        <w:t xml:space="preserve">in maternal food intake and body </w:t>
      </w:r>
      <w:r w:rsidR="00242FC7">
        <w:rPr>
          <w:rFonts w:ascii="Times New Roman" w:hAnsi="Times New Roman" w:cs="Times New Roman"/>
        </w:rPr>
        <w:t>weight accretion</w:t>
      </w:r>
      <w:r>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3C08B819"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XX%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dams (FIGURE 2)</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w:t>
      </w:r>
      <w:proofErr w:type="spellStart"/>
      <w:r w:rsidR="005A3CDA">
        <w:rPr>
          <w:rFonts w:ascii="Times New Roman" w:hAnsi="Times New Roman" w:cs="Times New Roman"/>
        </w:rPr>
        <w:t>p</w:t>
      </w:r>
      <w:r w:rsidR="00C13592">
        <w:rPr>
          <w:rFonts w:ascii="Times New Roman" w:hAnsi="Times New Roman" w:cs="Times New Roman"/>
          <w:vertAlign w:val="subscript"/>
        </w:rPr>
        <w:t>genotype</w:t>
      </w:r>
      <w:proofErr w:type="spellEnd"/>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w:t>
      </w:r>
      <w:r w:rsidR="00C13592" w:rsidRPr="00593B63">
        <w:rPr>
          <w:rFonts w:ascii="Times New Roman" w:hAnsi="Times New Roman" w:cs="Times New Roman"/>
          <w:vertAlign w:val="superscript"/>
        </w:rPr>
        <w:t>+/+</w:t>
      </w:r>
      <w:r w:rsidR="00C13592">
        <w:rPr>
          <w:rFonts w:ascii="Times New Roman" w:hAnsi="Times New Roman" w:cs="Times New Roman"/>
        </w:rPr>
        <w:t xml:space="preserve">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proofErr w:type="spellStart"/>
      <w:r w:rsidR="00C13592">
        <w:rPr>
          <w:rFonts w:ascii="Times New Roman" w:hAnsi="Times New Roman" w:cs="Times New Roman"/>
        </w:rPr>
        <w:t>p</w:t>
      </w:r>
      <w:r w:rsidR="00C13592">
        <w:rPr>
          <w:rFonts w:ascii="Times New Roman" w:hAnsi="Times New Roman" w:cs="Times New Roman"/>
          <w:vertAlign w:val="subscript"/>
        </w:rPr>
        <w:t>genotype</w:t>
      </w:r>
      <w:proofErr w:type="spellEnd"/>
      <w:r w:rsidR="00C13592">
        <w:rPr>
          <w:rFonts w:ascii="Times New Roman" w:hAnsi="Times New Roman" w:cs="Times New Roman"/>
        </w:rPr>
        <w:t>=0.47)</w:t>
      </w:r>
    </w:p>
    <w:p w14:paraId="01AEDAF3" w14:textId="535D2684" w:rsidR="00B364E2" w:rsidRPr="005E3BA8" w:rsidRDefault="00A32ED9" w:rsidP="000B7DE3">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w:t>
      </w:r>
      <w:proofErr w:type="spellStart"/>
      <w:r>
        <w:rPr>
          <w:rFonts w:ascii="Times New Roman" w:hAnsi="Times New Roman" w:cs="Times New Roman"/>
        </w:rPr>
        <w:t>p</w:t>
      </w:r>
      <w:r w:rsidR="00C13592">
        <w:rPr>
          <w:rFonts w:ascii="Times New Roman" w:hAnsi="Times New Roman" w:cs="Times New Roman"/>
          <w:vertAlign w:val="subscript"/>
        </w:rPr>
        <w:t>genotype</w:t>
      </w:r>
      <w:proofErr w:type="spellEnd"/>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w:t>
      </w:r>
      <w:proofErr w:type="spellStart"/>
      <w:r w:rsidR="00154B9E">
        <w:rPr>
          <w:rFonts w:ascii="Times New Roman" w:hAnsi="Times New Roman" w:cs="Times New Roman"/>
        </w:rPr>
        <w:t>p</w:t>
      </w:r>
      <w:r w:rsidR="00C13592">
        <w:rPr>
          <w:rFonts w:ascii="Times New Roman" w:hAnsi="Times New Roman" w:cs="Times New Roman"/>
          <w:vertAlign w:val="subscript"/>
        </w:rPr>
        <w:t>genotype</w:t>
      </w:r>
      <w:proofErr w:type="spellEnd"/>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w:t>
      </w:r>
      <w:r w:rsidR="005E3BA8">
        <w:rPr>
          <w:rFonts w:ascii="Times New Roman" w:hAnsi="Times New Roman" w:cs="Times New Roman"/>
        </w:rPr>
        <w:lastRenderedPageBreak/>
        <w:t xml:space="preserve">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w:t>
      </w:r>
      <w:proofErr w:type="spellStart"/>
      <w:r w:rsidR="005E3BA8" w:rsidRPr="0062695D">
        <w:rPr>
          <w:rFonts w:ascii="Times New Roman" w:hAnsi="Times New Roman" w:cs="Times New Roman"/>
        </w:rPr>
        <w:t>p</w:t>
      </w:r>
      <w:r w:rsidR="00C13592">
        <w:rPr>
          <w:rFonts w:ascii="Times New Roman" w:hAnsi="Times New Roman" w:cs="Times New Roman"/>
          <w:vertAlign w:val="subscript"/>
        </w:rPr>
        <w:t>genotype</w:t>
      </w:r>
      <w:proofErr w:type="spellEnd"/>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p>
    <w:p w14:paraId="479934B1" w14:textId="3FEAD712" w:rsidR="00757CFC" w:rsidRPr="005D2740" w:rsidRDefault="00757CFC" w:rsidP="005D2740">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D07D5C0"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proofErr w:type="spellStart"/>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38C3991C" w14:textId="0FFBD103" w:rsidR="00091022" w:rsidRPr="000E7C62"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w:t>
      </w:r>
      <w:r w:rsidR="00F6327A">
        <w:rPr>
          <w:rFonts w:ascii="Times New Roman" w:hAnsi="Times New Roman" w:cs="Times New Roman"/>
        </w:rPr>
        <w:lastRenderedPageBreak/>
        <w:t xml:space="preserve">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took whole milk collected between PND 14-17 and evaluated milkfat using the milk </w:t>
      </w:r>
      <w:proofErr w:type="spellStart"/>
      <w:r w:rsidR="00B4727D">
        <w:rPr>
          <w:rFonts w:ascii="Times New Roman" w:hAnsi="Times New Roman" w:cs="Times New Roman"/>
        </w:rPr>
        <w:t>creamatocrit</w:t>
      </w:r>
      <w:proofErr w:type="spellEnd"/>
      <w:r w:rsidR="00B4727D">
        <w:rPr>
          <w:rFonts w:ascii="Times New Roman" w:hAnsi="Times New Roman" w:cs="Times New Roman"/>
        </w:rPr>
        <w:t xml:space="preserve">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B8C2C55"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a 1</w:t>
      </w:r>
      <w:r w:rsidR="003A00B4">
        <w:rPr>
          <w:rFonts w:ascii="Times New Roman" w:hAnsi="Times New Roman" w:cs="Times New Roman"/>
        </w:rPr>
        <w:t>6</w:t>
      </w:r>
      <w:r w:rsidR="00EA4536">
        <w:rPr>
          <w:rFonts w:ascii="Times New Roman" w:hAnsi="Times New Roman" w:cs="Times New Roman"/>
        </w:rPr>
        <w:t xml:space="preserve">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6923F3AC" w14:textId="106597F2" w:rsidR="00667E7E" w:rsidRDefault="00667E7E" w:rsidP="00C279A3">
      <w:pPr>
        <w:pStyle w:val="Heading1"/>
        <w:rPr>
          <w:rFonts w:cs="Times New Roman"/>
        </w:rPr>
      </w:pPr>
      <w:r w:rsidRPr="00303552">
        <w:rPr>
          <w:rFonts w:cs="Times New Roman"/>
        </w:rPr>
        <w:t>Conclusion</w:t>
      </w:r>
    </w:p>
    <w:p w14:paraId="2482D803" w14:textId="3FD9214E" w:rsidR="00EC3309" w:rsidRPr="004B379A" w:rsidRDefault="00EC3309" w:rsidP="00EC3309">
      <w:pPr>
        <w:spacing w:line="360" w:lineRule="auto"/>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sidR="004B379A">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EC3309">
        <w:rPr>
          <w:rFonts w:ascii="Times New Roman" w:hAnsi="Times New Roman" w:cs="Times New Roman"/>
          <w:i/>
          <w:iCs/>
        </w:rPr>
        <w:t>Gdf15</w:t>
      </w:r>
      <w:r>
        <w:rPr>
          <w:rFonts w:ascii="Times New Roman" w:hAnsi="Times New Roman" w:cs="Times New Roman"/>
        </w:rPr>
        <w:t xml:space="preserve"> knockout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w:t>
      </w:r>
      <w:r w:rsidR="004B379A">
        <w:rPr>
          <w:rFonts w:ascii="Times New Roman" w:hAnsi="Times New Roman" w:cs="Times New Roman"/>
        </w:rPr>
        <w:t>In the neonatal period, we did not observe any differences in survival, gestational age, litter size or birth weight between genotype</w:t>
      </w:r>
      <w:r w:rsidR="0028113D">
        <w:rPr>
          <w:rFonts w:ascii="Times New Roman" w:hAnsi="Times New Roman" w:cs="Times New Roman"/>
        </w:rPr>
        <w:t>s</w:t>
      </w:r>
      <w:r w:rsidR="004B379A">
        <w:rPr>
          <w:rFonts w:ascii="Times New Roman" w:hAnsi="Times New Roman" w:cs="Times New Roman"/>
        </w:rPr>
        <w:t xml:space="preserve">. Despite monitoring growth for 14 days after birth, there were no differences in body weight accretion in </w:t>
      </w:r>
      <w:r w:rsidR="004B379A" w:rsidRPr="009B388F">
        <w:rPr>
          <w:rFonts w:ascii="Times New Roman" w:hAnsi="Times New Roman" w:cs="Times New Roman"/>
          <w:i/>
          <w:iCs/>
        </w:rPr>
        <w:t>Gdf15</w:t>
      </w:r>
      <w:r w:rsidR="004B379A" w:rsidRPr="009B388F">
        <w:rPr>
          <w:rFonts w:ascii="Times New Roman" w:hAnsi="Times New Roman" w:cs="Times New Roman"/>
          <w:i/>
          <w:iCs/>
          <w:vertAlign w:val="superscript"/>
        </w:rPr>
        <w:t>-/-</w:t>
      </w:r>
      <w:r w:rsidR="004B379A">
        <w:rPr>
          <w:rFonts w:ascii="Times New Roman" w:hAnsi="Times New Roman" w:cs="Times New Roman"/>
        </w:rPr>
        <w:t xml:space="preserve"> pups of either sex </w:t>
      </w:r>
      <w:proofErr w:type="gramStart"/>
      <w:r w:rsidR="004B379A">
        <w:rPr>
          <w:rFonts w:ascii="Times New Roman" w:hAnsi="Times New Roman" w:cs="Times New Roman"/>
        </w:rPr>
        <w:t>and</w:t>
      </w:r>
      <w:proofErr w:type="gramEnd"/>
      <w:r w:rsidR="004B379A">
        <w:rPr>
          <w:rFonts w:ascii="Times New Roman" w:hAnsi="Times New Roman" w:cs="Times New Roman"/>
        </w:rPr>
        <w:t xml:space="preserve"> were therefore indistinguishable from age-matched </w:t>
      </w:r>
      <w:r w:rsidR="004B379A" w:rsidRPr="009B388F">
        <w:rPr>
          <w:rFonts w:ascii="Times New Roman" w:hAnsi="Times New Roman" w:cs="Times New Roman"/>
          <w:i/>
          <w:iCs/>
        </w:rPr>
        <w:t>Gdf15</w:t>
      </w:r>
      <w:r w:rsidR="004B379A">
        <w:rPr>
          <w:rFonts w:ascii="Times New Roman" w:hAnsi="Times New Roman" w:cs="Times New Roman"/>
          <w:i/>
          <w:iCs/>
          <w:vertAlign w:val="superscript"/>
        </w:rPr>
        <w:t>+</w:t>
      </w:r>
      <w:r w:rsidR="004B379A" w:rsidRPr="009B388F">
        <w:rPr>
          <w:rFonts w:ascii="Times New Roman" w:hAnsi="Times New Roman" w:cs="Times New Roman"/>
          <w:i/>
          <w:iCs/>
          <w:vertAlign w:val="superscript"/>
        </w:rPr>
        <w:t>/</w:t>
      </w:r>
      <w:r w:rsidR="004B379A">
        <w:rPr>
          <w:rFonts w:ascii="Times New Roman" w:hAnsi="Times New Roman" w:cs="Times New Roman"/>
          <w:i/>
          <w:iCs/>
          <w:vertAlign w:val="superscript"/>
        </w:rPr>
        <w:t>+</w:t>
      </w:r>
      <w:r w:rsidR="004B379A">
        <w:rPr>
          <w:rFonts w:ascii="Times New Roman" w:hAnsi="Times New Roman" w:cs="Times New Roman"/>
        </w:rPr>
        <w:t xml:space="preserve"> pups. </w:t>
      </w:r>
    </w:p>
    <w:p w14:paraId="1A85AF84" w14:textId="3447CCD8" w:rsidR="00667E7E" w:rsidRDefault="00667E7E" w:rsidP="00C279A3">
      <w:pPr>
        <w:pStyle w:val="Heading1"/>
        <w:rPr>
          <w:rFonts w:cs="Times New Roman"/>
        </w:rPr>
      </w:pPr>
      <w:r w:rsidRPr="00303552">
        <w:rPr>
          <w:rFonts w:cs="Times New Roman"/>
        </w:rPr>
        <w:lastRenderedPageBreak/>
        <w:t>Discussion</w:t>
      </w:r>
    </w:p>
    <w:p w14:paraId="418A53DC" w14:textId="1CE08CB3" w:rsidR="009215F3" w:rsidRDefault="009215F3" w:rsidP="009215F3">
      <w:pPr>
        <w:pStyle w:val="ListParagraph"/>
        <w:numPr>
          <w:ilvl w:val="0"/>
          <w:numId w:val="2"/>
        </w:numPr>
      </w:pPr>
      <w:r>
        <w:t>GDF15 is known to be elevated/reduced in complications of pregnancy.</w:t>
      </w:r>
    </w:p>
    <w:p w14:paraId="6D827588" w14:textId="77452B5F" w:rsidR="009215F3" w:rsidRDefault="009215F3" w:rsidP="009215F3">
      <w:pPr>
        <w:pStyle w:val="ListParagraph"/>
        <w:numPr>
          <w:ilvl w:val="0"/>
          <w:numId w:val="2"/>
        </w:numPr>
      </w:pPr>
      <w:r>
        <w:t>Similar to KO models in mice, we find</w:t>
      </w:r>
      <w:r w:rsidR="009D783D">
        <w:t xml:space="preserve"> X</w:t>
      </w:r>
    </w:p>
    <w:p w14:paraId="32198FA5" w14:textId="4B9D67BE" w:rsidR="009215F3" w:rsidRDefault="009215F3" w:rsidP="009215F3">
      <w:pPr>
        <w:pStyle w:val="ListParagraph"/>
        <w:numPr>
          <w:ilvl w:val="0"/>
          <w:numId w:val="2"/>
        </w:numPr>
      </w:pPr>
      <w:r>
        <w:t>Dissimilar to other KO models in mice, we find</w:t>
      </w:r>
      <w:r w:rsidR="009D783D">
        <w:t xml:space="preserve"> Y</w:t>
      </w:r>
    </w:p>
    <w:p w14:paraId="70A1B817" w14:textId="3C0DA53C" w:rsidR="00001F18" w:rsidRDefault="00001F18" w:rsidP="00001F18">
      <w:pPr>
        <w:pStyle w:val="ListParagraph"/>
        <w:numPr>
          <w:ilvl w:val="1"/>
          <w:numId w:val="2"/>
        </w:numPr>
      </w:pPr>
      <w:r>
        <w:t xml:space="preserve">No increases in </w:t>
      </w:r>
      <w:proofErr w:type="spellStart"/>
      <w:r>
        <w:t>bw</w:t>
      </w:r>
      <w:proofErr w:type="spellEnd"/>
      <w:r>
        <w:t>, food intake, or alterations in glucose/insulin tolerance (</w:t>
      </w:r>
    </w:p>
    <w:p w14:paraId="37A47E3A" w14:textId="3848B8D4" w:rsidR="00CF117A" w:rsidRDefault="00415C20" w:rsidP="009215F3">
      <w:pPr>
        <w:pStyle w:val="ListParagraph"/>
        <w:numPr>
          <w:ilvl w:val="0"/>
          <w:numId w:val="2"/>
        </w:numPr>
      </w:pPr>
      <w:r>
        <w:t xml:space="preserve">Because we see GDF15 high in pregnancy and in DM pregnancy, it makes sense that we don’t see statistically </w:t>
      </w:r>
      <w:r w:rsidR="00C45A61">
        <w:t xml:space="preserve">sig differences in glycemia makes sense. </w:t>
      </w:r>
    </w:p>
    <w:p w14:paraId="58E76EFC" w14:textId="3FA8FC06" w:rsidR="00A739D1" w:rsidRDefault="00A739D1" w:rsidP="009215F3">
      <w:pPr>
        <w:pStyle w:val="ListParagraph"/>
        <w:numPr>
          <w:ilvl w:val="0"/>
          <w:numId w:val="2"/>
        </w:numPr>
      </w:pPr>
      <w:r>
        <w:t>Limitations</w:t>
      </w:r>
    </w:p>
    <w:p w14:paraId="56900D97" w14:textId="76904670" w:rsidR="00A739D1" w:rsidRPr="009215F3" w:rsidRDefault="00A739D1" w:rsidP="00A739D1">
      <w:pPr>
        <w:pStyle w:val="ListParagraph"/>
        <w:numPr>
          <w:ilvl w:val="1"/>
          <w:numId w:val="2"/>
        </w:numPr>
      </w:pPr>
      <w:r>
        <w:t>Std err from MLM, plug that back into to power  = did not detect and effect but cannot rule out an effect of X size. (FI or BW in pregnancy)</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7172FBB" w14:textId="77777777" w:rsidR="00DC1DEE" w:rsidRPr="00DC1DEE" w:rsidRDefault="006D0E50" w:rsidP="00DC1DEE">
      <w:pPr>
        <w:pStyle w:val="Bibliography"/>
        <w:rPr>
          <w:rFonts w:ascii="Times New Roman" w:hAnsi="Times New Roman" w:cs="Times New Roman"/>
        </w:rPr>
      </w:pPr>
      <w:r w:rsidRPr="00EA5CA9">
        <w:fldChar w:fldCharType="begin"/>
      </w:r>
      <w:r w:rsidRPr="00332B44">
        <w:instrText xml:space="preserve"> ADDIN ZOTERO_BIBL {"uncited":[],"omitted":[],"custom":[]} CSL_BIBLIOGRAPHY </w:instrText>
      </w:r>
      <w:r w:rsidRPr="00EA5CA9">
        <w:fldChar w:fldCharType="separate"/>
      </w:r>
      <w:r w:rsidR="00DC1DEE" w:rsidRPr="00DC1DEE">
        <w:rPr>
          <w:rFonts w:ascii="Times New Roman" w:hAnsi="Times New Roman" w:cs="Times New Roman"/>
        </w:rPr>
        <w:t xml:space="preserve">Bates, D., Mächler, M., Bolker, B., &amp; Walker, S. (2015). Fitting Linear Mixed-Effects Models Using lme4. </w:t>
      </w:r>
      <w:r w:rsidR="00DC1DEE" w:rsidRPr="00DC1DEE">
        <w:rPr>
          <w:rFonts w:ascii="Times New Roman" w:hAnsi="Times New Roman" w:cs="Times New Roman"/>
          <w:i/>
          <w:iCs/>
        </w:rPr>
        <w:t>Journal of Statistical Software</w:t>
      </w:r>
      <w:r w:rsidR="00DC1DEE" w:rsidRPr="00DC1DEE">
        <w:rPr>
          <w:rFonts w:ascii="Times New Roman" w:hAnsi="Times New Roman" w:cs="Times New Roman"/>
        </w:rPr>
        <w:t xml:space="preserve">, </w:t>
      </w:r>
      <w:r w:rsidR="00DC1DEE" w:rsidRPr="00DC1DEE">
        <w:rPr>
          <w:rFonts w:ascii="Times New Roman" w:hAnsi="Times New Roman" w:cs="Times New Roman"/>
          <w:i/>
          <w:iCs/>
        </w:rPr>
        <w:t>67</w:t>
      </w:r>
      <w:r w:rsidR="00DC1DEE" w:rsidRPr="00DC1DEE">
        <w:rPr>
          <w:rFonts w:ascii="Times New Roman" w:hAnsi="Times New Roman" w:cs="Times New Roman"/>
        </w:rPr>
        <w:t>, 1–48. https://doi.org/10.18637/jss.v067.i01</w:t>
      </w:r>
    </w:p>
    <w:p w14:paraId="6F8ED180"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DC1DEE">
        <w:rPr>
          <w:rFonts w:ascii="Times New Roman" w:hAnsi="Times New Roman" w:cs="Times New Roman"/>
          <w:i/>
          <w:iCs/>
        </w:rPr>
        <w:t>Proceedings of the National Academy of Sciences</w:t>
      </w:r>
      <w:r w:rsidRPr="00DC1DEE">
        <w:rPr>
          <w:rFonts w:ascii="Times New Roman" w:hAnsi="Times New Roman" w:cs="Times New Roman"/>
        </w:rPr>
        <w:t xml:space="preserve">, </w:t>
      </w:r>
      <w:r w:rsidRPr="00DC1DEE">
        <w:rPr>
          <w:rFonts w:ascii="Times New Roman" w:hAnsi="Times New Roman" w:cs="Times New Roman"/>
          <w:i/>
          <w:iCs/>
        </w:rPr>
        <w:t>94</w:t>
      </w:r>
      <w:r w:rsidRPr="00DC1DEE">
        <w:rPr>
          <w:rFonts w:ascii="Times New Roman" w:hAnsi="Times New Roman" w:cs="Times New Roman"/>
        </w:rPr>
        <w:t>(21), 11514–11519. https://doi.org/10.1073/pnas.94.21.11514</w:t>
      </w:r>
    </w:p>
    <w:p w14:paraId="55082105"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Borner, T., Shaulson, E. D., Ghidewon, M. Y., Barnett, A. B., Horn, C. C., Doyle, R. P., Grill, H. J., Hayes, M. R., &amp; De Jonghe, B. C. (2020). GDF15 Induces Anorexia through Nausea and Emesis. </w:t>
      </w:r>
      <w:r w:rsidRPr="00DC1DEE">
        <w:rPr>
          <w:rFonts w:ascii="Times New Roman" w:hAnsi="Times New Roman" w:cs="Times New Roman"/>
          <w:i/>
          <w:iCs/>
        </w:rPr>
        <w:t>Cell Metabolism</w:t>
      </w:r>
      <w:r w:rsidRPr="00DC1DEE">
        <w:rPr>
          <w:rFonts w:ascii="Times New Roman" w:hAnsi="Times New Roman" w:cs="Times New Roman"/>
        </w:rPr>
        <w:t xml:space="preserve">, </w:t>
      </w:r>
      <w:r w:rsidRPr="00DC1DEE">
        <w:rPr>
          <w:rFonts w:ascii="Times New Roman" w:hAnsi="Times New Roman" w:cs="Times New Roman"/>
          <w:i/>
          <w:iCs/>
        </w:rPr>
        <w:t>31</w:t>
      </w:r>
      <w:r w:rsidRPr="00DC1DEE">
        <w:rPr>
          <w:rFonts w:ascii="Times New Roman" w:hAnsi="Times New Roman" w:cs="Times New Roman"/>
        </w:rPr>
        <w:t>(2), 351-362.e5. https://doi.org/10.1016/j.cmet.2019.12.004</w:t>
      </w:r>
    </w:p>
    <w:p w14:paraId="33E7B10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Bridges, D., Mulcahy, M. C., &amp; Redd, J. R. (2022, March 7). </w:t>
      </w:r>
      <w:r w:rsidRPr="00DC1DEE">
        <w:rPr>
          <w:rFonts w:ascii="Times New Roman" w:hAnsi="Times New Roman" w:cs="Times New Roman"/>
          <w:i/>
          <w:iCs/>
        </w:rPr>
        <w:t>Insulin Tolerance Test</w:t>
      </w:r>
      <w:r w:rsidRPr="00DC1DEE">
        <w:rPr>
          <w:rFonts w:ascii="Times New Roman" w:hAnsi="Times New Roman" w:cs="Times New Roman"/>
        </w:rPr>
        <w:t>. Protocols.Io. dx.doi.org/10.17504/protocols.io.b5zxq77n</w:t>
      </w:r>
    </w:p>
    <w:p w14:paraId="5A7F4F2E"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Chen, Q., Wang, Y., Zhao, M., Hyett, J., da Silva Costa, F., &amp; Nie, G. (2016). Serum levels of GDF15 are reduced in preeclampsia and the reduction is more profound in late-onset than early-onset cases. </w:t>
      </w:r>
      <w:r w:rsidRPr="00DC1DEE">
        <w:rPr>
          <w:rFonts w:ascii="Times New Roman" w:hAnsi="Times New Roman" w:cs="Times New Roman"/>
          <w:i/>
          <w:iCs/>
        </w:rPr>
        <w:t>Cytokine</w:t>
      </w:r>
      <w:r w:rsidRPr="00DC1DEE">
        <w:rPr>
          <w:rFonts w:ascii="Times New Roman" w:hAnsi="Times New Roman" w:cs="Times New Roman"/>
        </w:rPr>
        <w:t xml:space="preserve">, </w:t>
      </w:r>
      <w:r w:rsidRPr="00DC1DEE">
        <w:rPr>
          <w:rFonts w:ascii="Times New Roman" w:hAnsi="Times New Roman" w:cs="Times New Roman"/>
          <w:i/>
          <w:iCs/>
        </w:rPr>
        <w:t>83</w:t>
      </w:r>
      <w:r w:rsidRPr="00DC1DEE">
        <w:rPr>
          <w:rFonts w:ascii="Times New Roman" w:hAnsi="Times New Roman" w:cs="Times New Roman"/>
        </w:rPr>
        <w:t>, 226–230. https://doi.org/10.1016/j.cyto.2016.05.002</w:t>
      </w:r>
    </w:p>
    <w:p w14:paraId="610D784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Fejzo, M. S., Fasching, P. A., Schneider, M. O., Schwitulla, J., Beckmann, M. W., Schwenke, E., MacGibbon, K. W., &amp; Mullin, P. M. (2019). Analysis of GDF15 and IGFBP7 in Hyperemesis Gravidarum Support Causality. </w:t>
      </w:r>
      <w:r w:rsidRPr="00DC1DEE">
        <w:rPr>
          <w:rFonts w:ascii="Times New Roman" w:hAnsi="Times New Roman" w:cs="Times New Roman"/>
          <w:i/>
          <w:iCs/>
        </w:rPr>
        <w:t>Geburtshilfe Und Frauenheilkunde</w:t>
      </w:r>
      <w:r w:rsidRPr="00DC1DEE">
        <w:rPr>
          <w:rFonts w:ascii="Times New Roman" w:hAnsi="Times New Roman" w:cs="Times New Roman"/>
        </w:rPr>
        <w:t xml:space="preserve">, </w:t>
      </w:r>
      <w:r w:rsidRPr="00DC1DEE">
        <w:rPr>
          <w:rFonts w:ascii="Times New Roman" w:hAnsi="Times New Roman" w:cs="Times New Roman"/>
          <w:i/>
          <w:iCs/>
        </w:rPr>
        <w:t>79</w:t>
      </w:r>
      <w:r w:rsidRPr="00DC1DEE">
        <w:rPr>
          <w:rFonts w:ascii="Times New Roman" w:hAnsi="Times New Roman" w:cs="Times New Roman"/>
        </w:rPr>
        <w:t>(4), 382–388. https://doi.org/10.1055/a-0830-1346</w:t>
      </w:r>
    </w:p>
    <w:p w14:paraId="5CCCB441"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DC1DEE">
        <w:rPr>
          <w:rFonts w:ascii="Times New Roman" w:hAnsi="Times New Roman" w:cs="Times New Roman"/>
          <w:i/>
          <w:iCs/>
        </w:rPr>
        <w:t>Nature Communications; London</w:t>
      </w:r>
      <w:r w:rsidRPr="00DC1DEE">
        <w:rPr>
          <w:rFonts w:ascii="Times New Roman" w:hAnsi="Times New Roman" w:cs="Times New Roman"/>
        </w:rPr>
        <w:t xml:space="preserve">, </w:t>
      </w:r>
      <w:r w:rsidRPr="00DC1DEE">
        <w:rPr>
          <w:rFonts w:ascii="Times New Roman" w:hAnsi="Times New Roman" w:cs="Times New Roman"/>
          <w:i/>
          <w:iCs/>
        </w:rPr>
        <w:t>9</w:t>
      </w:r>
      <w:r w:rsidRPr="00DC1DEE">
        <w:rPr>
          <w:rFonts w:ascii="Times New Roman" w:hAnsi="Times New Roman" w:cs="Times New Roman"/>
        </w:rPr>
        <w:t>, 1–9. http://dx.doi.org.proxy.lib.umich.edu/10.1038/s41467-018-03258-0</w:t>
      </w:r>
    </w:p>
    <w:p w14:paraId="342C07BE"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Frikke-Schmidt, H., Hultman, K., Galaske, J. W., Jørgensen, S. B., Myers, M. G., &amp; Seeley, R. J. (2019). GDF15 acts synergistically with liraglutide but is not necessary for the weight loss induced by bariatric surgery in mice. </w:t>
      </w:r>
      <w:r w:rsidRPr="00DC1DEE">
        <w:rPr>
          <w:rFonts w:ascii="Times New Roman" w:hAnsi="Times New Roman" w:cs="Times New Roman"/>
          <w:i/>
          <w:iCs/>
        </w:rPr>
        <w:t>Molecular Metabolism</w:t>
      </w:r>
      <w:r w:rsidRPr="00DC1DEE">
        <w:rPr>
          <w:rFonts w:ascii="Times New Roman" w:hAnsi="Times New Roman" w:cs="Times New Roman"/>
        </w:rPr>
        <w:t xml:space="preserve">, </w:t>
      </w:r>
      <w:r w:rsidRPr="00DC1DEE">
        <w:rPr>
          <w:rFonts w:ascii="Times New Roman" w:hAnsi="Times New Roman" w:cs="Times New Roman"/>
          <w:i/>
          <w:iCs/>
        </w:rPr>
        <w:t>21</w:t>
      </w:r>
      <w:r w:rsidRPr="00DC1DEE">
        <w:rPr>
          <w:rFonts w:ascii="Times New Roman" w:hAnsi="Times New Roman" w:cs="Times New Roman"/>
        </w:rPr>
        <w:t>, 13–21. https://doi.org/10.1016/j.molmet.2019.01.003</w:t>
      </w:r>
    </w:p>
    <w:p w14:paraId="1831CD9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DC1DEE">
        <w:rPr>
          <w:rFonts w:ascii="Times New Roman" w:hAnsi="Times New Roman" w:cs="Times New Roman"/>
          <w:i/>
          <w:iCs/>
        </w:rPr>
        <w:t>Nature</w:t>
      </w:r>
      <w:r w:rsidRPr="00DC1DEE">
        <w:rPr>
          <w:rFonts w:ascii="Times New Roman" w:hAnsi="Times New Roman" w:cs="Times New Roman"/>
        </w:rPr>
        <w:t xml:space="preserve">, </w:t>
      </w:r>
      <w:r w:rsidRPr="00DC1DEE">
        <w:rPr>
          <w:rFonts w:ascii="Times New Roman" w:hAnsi="Times New Roman" w:cs="Times New Roman"/>
          <w:i/>
          <w:iCs/>
        </w:rPr>
        <w:t>550</w:t>
      </w:r>
      <w:r w:rsidRPr="00DC1DEE">
        <w:rPr>
          <w:rFonts w:ascii="Times New Roman" w:hAnsi="Times New Roman" w:cs="Times New Roman"/>
        </w:rPr>
        <w:t>(7675), 255–259. https://doi.org/10.1038/nature24042</w:t>
      </w:r>
    </w:p>
    <w:p w14:paraId="49A97505"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Jacobsen, D. P., Røysland, R., Strand, H., Moe, K., Sugulle, M., Omland, T., &amp; Staff, A. C. (2022). Cardiovascular biomarkers in pregnancy with diabetes and associations to glucose control. </w:t>
      </w:r>
      <w:r w:rsidRPr="00DC1DEE">
        <w:rPr>
          <w:rFonts w:ascii="Times New Roman" w:hAnsi="Times New Roman" w:cs="Times New Roman"/>
          <w:i/>
          <w:iCs/>
        </w:rPr>
        <w:t>Acta Diabetologica</w:t>
      </w:r>
      <w:r w:rsidRPr="00DC1DEE">
        <w:rPr>
          <w:rFonts w:ascii="Times New Roman" w:hAnsi="Times New Roman" w:cs="Times New Roman"/>
        </w:rPr>
        <w:t xml:space="preserve">, </w:t>
      </w:r>
      <w:r w:rsidRPr="00DC1DEE">
        <w:rPr>
          <w:rFonts w:ascii="Times New Roman" w:hAnsi="Times New Roman" w:cs="Times New Roman"/>
          <w:i/>
          <w:iCs/>
        </w:rPr>
        <w:t>59</w:t>
      </w:r>
      <w:r w:rsidRPr="00DC1DEE">
        <w:rPr>
          <w:rFonts w:ascii="Times New Roman" w:hAnsi="Times New Roman" w:cs="Times New Roman"/>
        </w:rPr>
        <w:t>(9), 1229–1236. https://doi.org/10.1007/s00592-022-01916-w</w:t>
      </w:r>
    </w:p>
    <w:p w14:paraId="04FB2620"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Kempf, T., Eden, M., Strelau, J., Naguib, M., Willenbockel, C., Tongers, J., Heineke, J., Kotlarz, D., Xu, J., Molkentin, J. D., Niessen, H. W., Drexler, H., &amp; Wollert, K. C. (2006). The transforming growth factor-beta superfamily member growth-differentiation factor-15 </w:t>
      </w:r>
      <w:r w:rsidRPr="00DC1DEE">
        <w:rPr>
          <w:rFonts w:ascii="Times New Roman" w:hAnsi="Times New Roman" w:cs="Times New Roman"/>
        </w:rPr>
        <w:lastRenderedPageBreak/>
        <w:t xml:space="preserve">protects the heart from ischemia/reperfusion injury. </w:t>
      </w:r>
      <w:r w:rsidRPr="00DC1DEE">
        <w:rPr>
          <w:rFonts w:ascii="Times New Roman" w:hAnsi="Times New Roman" w:cs="Times New Roman"/>
          <w:i/>
          <w:iCs/>
        </w:rPr>
        <w:t>Circulation Research</w:t>
      </w:r>
      <w:r w:rsidRPr="00DC1DEE">
        <w:rPr>
          <w:rFonts w:ascii="Times New Roman" w:hAnsi="Times New Roman" w:cs="Times New Roman"/>
        </w:rPr>
        <w:t xml:space="preserve">, </w:t>
      </w:r>
      <w:r w:rsidRPr="00DC1DEE">
        <w:rPr>
          <w:rFonts w:ascii="Times New Roman" w:hAnsi="Times New Roman" w:cs="Times New Roman"/>
          <w:i/>
          <w:iCs/>
        </w:rPr>
        <w:t>98</w:t>
      </w:r>
      <w:r w:rsidRPr="00DC1DEE">
        <w:rPr>
          <w:rFonts w:ascii="Times New Roman" w:hAnsi="Times New Roman" w:cs="Times New Roman"/>
        </w:rPr>
        <w:t>(3), 351–360. https://doi.org/10.1161/01.RES.0000202805.73038.48</w:t>
      </w:r>
    </w:p>
    <w:p w14:paraId="31F23CE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DC1DEE">
        <w:rPr>
          <w:rFonts w:ascii="Times New Roman" w:hAnsi="Times New Roman" w:cs="Times New Roman"/>
          <w:i/>
          <w:iCs/>
        </w:rPr>
        <w:t>Nature Communications</w:t>
      </w:r>
      <w:r w:rsidRPr="00DC1DEE">
        <w:rPr>
          <w:rFonts w:ascii="Times New Roman" w:hAnsi="Times New Roman" w:cs="Times New Roman"/>
        </w:rPr>
        <w:t xml:space="preserve">, </w:t>
      </w:r>
      <w:r w:rsidRPr="00DC1DEE">
        <w:rPr>
          <w:rFonts w:ascii="Times New Roman" w:hAnsi="Times New Roman" w:cs="Times New Roman"/>
          <w:i/>
          <w:iCs/>
        </w:rPr>
        <w:t>12</w:t>
      </w:r>
      <w:r w:rsidRPr="00DC1DEE">
        <w:rPr>
          <w:rFonts w:ascii="Times New Roman" w:hAnsi="Times New Roman" w:cs="Times New Roman"/>
        </w:rPr>
        <w:t>, 1041. https://doi.org/10.1038/s41467-021-21309-x</w:t>
      </w:r>
    </w:p>
    <w:p w14:paraId="3517CC0D"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DC1DEE">
        <w:rPr>
          <w:rFonts w:ascii="Times New Roman" w:hAnsi="Times New Roman" w:cs="Times New Roman"/>
          <w:i/>
          <w:iCs/>
        </w:rPr>
        <w:t>PLoS ONE</w:t>
      </w:r>
      <w:r w:rsidRPr="00DC1DEE">
        <w:rPr>
          <w:rFonts w:ascii="Times New Roman" w:hAnsi="Times New Roman" w:cs="Times New Roman"/>
        </w:rPr>
        <w:t xml:space="preserve">, </w:t>
      </w:r>
      <w:r w:rsidRPr="00DC1DEE">
        <w:rPr>
          <w:rFonts w:ascii="Times New Roman" w:hAnsi="Times New Roman" w:cs="Times New Roman"/>
          <w:i/>
          <w:iCs/>
        </w:rPr>
        <w:t>7</w:t>
      </w:r>
      <w:r w:rsidRPr="00DC1DEE">
        <w:rPr>
          <w:rFonts w:ascii="Times New Roman" w:hAnsi="Times New Roman" w:cs="Times New Roman"/>
        </w:rPr>
        <w:t>(4), e34868. https://doi.org/10.1371/journal.pone.0034868</w:t>
      </w:r>
    </w:p>
    <w:p w14:paraId="6CFBEFE7"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Marjono, A. B., Brown, D. A., Horton, K. E., Wallace, E. M., Breit, S. N., &amp; Manuelpillai, U. (2003). Macrophage Inhibitory Cytokine-1 in Gestational Tissues and Maternal Serum in Normal and Pre-eclamptic Pregnancy. </w:t>
      </w:r>
      <w:r w:rsidRPr="00DC1DEE">
        <w:rPr>
          <w:rFonts w:ascii="Times New Roman" w:hAnsi="Times New Roman" w:cs="Times New Roman"/>
          <w:i/>
          <w:iCs/>
        </w:rPr>
        <w:t>Placenta</w:t>
      </w:r>
      <w:r w:rsidRPr="00DC1DEE">
        <w:rPr>
          <w:rFonts w:ascii="Times New Roman" w:hAnsi="Times New Roman" w:cs="Times New Roman"/>
        </w:rPr>
        <w:t xml:space="preserve">, </w:t>
      </w:r>
      <w:r w:rsidRPr="00DC1DEE">
        <w:rPr>
          <w:rFonts w:ascii="Times New Roman" w:hAnsi="Times New Roman" w:cs="Times New Roman"/>
          <w:i/>
          <w:iCs/>
        </w:rPr>
        <w:t>24</w:t>
      </w:r>
      <w:r w:rsidRPr="00DC1DEE">
        <w:rPr>
          <w:rFonts w:ascii="Times New Roman" w:hAnsi="Times New Roman" w:cs="Times New Roman"/>
        </w:rPr>
        <w:t>(1), 100–106. https://doi.org/10.1053/plac.2002.0881</w:t>
      </w:r>
    </w:p>
    <w:p w14:paraId="182F6150"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DC1DEE">
        <w:rPr>
          <w:rFonts w:ascii="Times New Roman" w:hAnsi="Times New Roman" w:cs="Times New Roman"/>
          <w:i/>
          <w:iCs/>
        </w:rPr>
        <w:t>The Journal of Clinical Endocrinology and Metabolism</w:t>
      </w:r>
      <w:r w:rsidRPr="00DC1DEE">
        <w:rPr>
          <w:rFonts w:ascii="Times New Roman" w:hAnsi="Times New Roman" w:cs="Times New Roman"/>
        </w:rPr>
        <w:t xml:space="preserve">, </w:t>
      </w:r>
      <w:r w:rsidRPr="00DC1DEE">
        <w:rPr>
          <w:rFonts w:ascii="Times New Roman" w:hAnsi="Times New Roman" w:cs="Times New Roman"/>
          <w:i/>
          <w:iCs/>
        </w:rPr>
        <w:t>85</w:t>
      </w:r>
      <w:r w:rsidRPr="00DC1DEE">
        <w:rPr>
          <w:rFonts w:ascii="Times New Roman" w:hAnsi="Times New Roman" w:cs="Times New Roman"/>
        </w:rPr>
        <w:t>(12), 4781–4788. https://doi.org/10.1210/jcem.85.12.7007</w:t>
      </w:r>
    </w:p>
    <w:p w14:paraId="6CB4FF3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lastRenderedPageBreak/>
        <w:t xml:space="preserve">Ost, M., Igual Gil, C., Coleman, V., Keipert, S., Efstathiou, S., Vidic, V., Weyers, M., &amp; Klaus, S. (2020). Muscle-derived GDF15 drives diurnal anorexia and systemic metabolic remodeling during mitochondrial stress. </w:t>
      </w:r>
      <w:r w:rsidRPr="00DC1DEE">
        <w:rPr>
          <w:rFonts w:ascii="Times New Roman" w:hAnsi="Times New Roman" w:cs="Times New Roman"/>
          <w:i/>
          <w:iCs/>
        </w:rPr>
        <w:t>EMBO Reports</w:t>
      </w:r>
      <w:r w:rsidRPr="00DC1DEE">
        <w:rPr>
          <w:rFonts w:ascii="Times New Roman" w:hAnsi="Times New Roman" w:cs="Times New Roman"/>
        </w:rPr>
        <w:t xml:space="preserve">, </w:t>
      </w:r>
      <w:r w:rsidRPr="00DC1DEE">
        <w:rPr>
          <w:rFonts w:ascii="Times New Roman" w:hAnsi="Times New Roman" w:cs="Times New Roman"/>
          <w:i/>
          <w:iCs/>
        </w:rPr>
        <w:t>21</w:t>
      </w:r>
      <w:r w:rsidRPr="00DC1DEE">
        <w:rPr>
          <w:rFonts w:ascii="Times New Roman" w:hAnsi="Times New Roman" w:cs="Times New Roman"/>
        </w:rPr>
        <w:t>(3), e48804. https://doi.org/10.15252/embr.201948804</w:t>
      </w:r>
    </w:p>
    <w:p w14:paraId="76AFFA4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DC1DEE">
        <w:rPr>
          <w:rFonts w:ascii="Times New Roman" w:hAnsi="Times New Roman" w:cs="Times New Roman"/>
          <w:i/>
          <w:iCs/>
        </w:rPr>
        <w:t>Cell Metabolism</w:t>
      </w:r>
      <w:r w:rsidRPr="00DC1DEE">
        <w:rPr>
          <w:rFonts w:ascii="Times New Roman" w:hAnsi="Times New Roman" w:cs="Times New Roman"/>
        </w:rPr>
        <w:t xml:space="preserve">, </w:t>
      </w:r>
      <w:r w:rsidRPr="00DC1DEE">
        <w:rPr>
          <w:rFonts w:ascii="Times New Roman" w:hAnsi="Times New Roman" w:cs="Times New Roman"/>
          <w:i/>
          <w:iCs/>
        </w:rPr>
        <w:t>29</w:t>
      </w:r>
      <w:r w:rsidRPr="00DC1DEE">
        <w:rPr>
          <w:rFonts w:ascii="Times New Roman" w:hAnsi="Times New Roman" w:cs="Times New Roman"/>
        </w:rPr>
        <w:t>(3), 707-718.e8. https://doi.org/10.1016/j.cmet.2018.12.016</w:t>
      </w:r>
    </w:p>
    <w:p w14:paraId="58218E92"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DC1DEE">
        <w:rPr>
          <w:rFonts w:ascii="Times New Roman" w:hAnsi="Times New Roman" w:cs="Times New Roman"/>
          <w:i/>
          <w:iCs/>
        </w:rPr>
        <w:t>Wellcome Open Research</w:t>
      </w:r>
      <w:r w:rsidRPr="00DC1DEE">
        <w:rPr>
          <w:rFonts w:ascii="Times New Roman" w:hAnsi="Times New Roman" w:cs="Times New Roman"/>
        </w:rPr>
        <w:t xml:space="preserve">, </w:t>
      </w:r>
      <w:r w:rsidRPr="00DC1DEE">
        <w:rPr>
          <w:rFonts w:ascii="Times New Roman" w:hAnsi="Times New Roman" w:cs="Times New Roman"/>
          <w:i/>
          <w:iCs/>
        </w:rPr>
        <w:t>3</w:t>
      </w:r>
      <w:r w:rsidRPr="00DC1DEE">
        <w:rPr>
          <w:rFonts w:ascii="Times New Roman" w:hAnsi="Times New Roman" w:cs="Times New Roman"/>
        </w:rPr>
        <w:t>, 123. https://doi.org/10.12688/wellcomeopenres.14818.1</w:t>
      </w:r>
    </w:p>
    <w:p w14:paraId="1A675EF8"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R Core Team. (2021). </w:t>
      </w:r>
      <w:r w:rsidRPr="00DC1DEE">
        <w:rPr>
          <w:rFonts w:ascii="Times New Roman" w:hAnsi="Times New Roman" w:cs="Times New Roman"/>
          <w:i/>
          <w:iCs/>
        </w:rPr>
        <w:t>R: A Language and Environment for Statistical Computing</w:t>
      </w:r>
      <w:r w:rsidRPr="00DC1DEE">
        <w:rPr>
          <w:rFonts w:ascii="Times New Roman" w:hAnsi="Times New Roman" w:cs="Times New Roman"/>
        </w:rPr>
        <w:t>. R Foundation for Statistical Computing. https://www.R-project.org/</w:t>
      </w:r>
    </w:p>
    <w:p w14:paraId="0AB3011A"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DC1DEE">
        <w:rPr>
          <w:rFonts w:ascii="Times New Roman" w:hAnsi="Times New Roman" w:cs="Times New Roman"/>
          <w:i/>
          <w:iCs/>
        </w:rPr>
        <w:t>Hypertension</w:t>
      </w:r>
      <w:r w:rsidRPr="00DC1DEE">
        <w:rPr>
          <w:rFonts w:ascii="Times New Roman" w:hAnsi="Times New Roman" w:cs="Times New Roman"/>
        </w:rPr>
        <w:t xml:space="preserve">, </w:t>
      </w:r>
      <w:r w:rsidRPr="00DC1DEE">
        <w:rPr>
          <w:rFonts w:ascii="Times New Roman" w:hAnsi="Times New Roman" w:cs="Times New Roman"/>
          <w:i/>
          <w:iCs/>
        </w:rPr>
        <w:t>54</w:t>
      </w:r>
      <w:r w:rsidRPr="00DC1DEE">
        <w:rPr>
          <w:rFonts w:ascii="Times New Roman" w:hAnsi="Times New Roman" w:cs="Times New Roman"/>
        </w:rPr>
        <w:t>(1), 106–112. https://doi.org/10.1161/HYPERTENSIONAHA.109.130583</w:t>
      </w:r>
    </w:p>
    <w:p w14:paraId="103DEDFB"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lastRenderedPageBreak/>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DC1DEE">
        <w:rPr>
          <w:rFonts w:ascii="Times New Roman" w:hAnsi="Times New Roman" w:cs="Times New Roman"/>
          <w:i/>
          <w:iCs/>
        </w:rPr>
        <w:t>Nature Medicine</w:t>
      </w:r>
      <w:r w:rsidRPr="00DC1DEE">
        <w:rPr>
          <w:rFonts w:ascii="Times New Roman" w:hAnsi="Times New Roman" w:cs="Times New Roman"/>
        </w:rPr>
        <w:t xml:space="preserve">, </w:t>
      </w:r>
      <w:r w:rsidRPr="00DC1DEE">
        <w:rPr>
          <w:rFonts w:ascii="Times New Roman" w:hAnsi="Times New Roman" w:cs="Times New Roman"/>
          <w:i/>
          <w:iCs/>
        </w:rPr>
        <w:t>26</w:t>
      </w:r>
      <w:r w:rsidRPr="00DC1DEE">
        <w:rPr>
          <w:rFonts w:ascii="Times New Roman" w:hAnsi="Times New Roman" w:cs="Times New Roman"/>
        </w:rPr>
        <w:t>(8), 1264–1270. https://doi.org/10.1038/s41591-020-0945-x</w:t>
      </w:r>
    </w:p>
    <w:p w14:paraId="32DF7E1E"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Tong, S., Marjono, B., Brown, D. A., Mulvey, S., Breit, S. N., Manuelpillai, U., &amp; Wallace, E. M. (2004). Serum concentrations of macrophage inhibitory cytokine 1 (MIC 1) as a predictor of miscarriage. </w:t>
      </w:r>
      <w:r w:rsidRPr="00DC1DEE">
        <w:rPr>
          <w:rFonts w:ascii="Times New Roman" w:hAnsi="Times New Roman" w:cs="Times New Roman"/>
          <w:i/>
          <w:iCs/>
        </w:rPr>
        <w:t>The Lancet</w:t>
      </w:r>
      <w:r w:rsidRPr="00DC1DEE">
        <w:rPr>
          <w:rFonts w:ascii="Times New Roman" w:hAnsi="Times New Roman" w:cs="Times New Roman"/>
        </w:rPr>
        <w:t xml:space="preserve">, </w:t>
      </w:r>
      <w:r w:rsidRPr="00DC1DEE">
        <w:rPr>
          <w:rFonts w:ascii="Times New Roman" w:hAnsi="Times New Roman" w:cs="Times New Roman"/>
          <w:i/>
          <w:iCs/>
        </w:rPr>
        <w:t>363</w:t>
      </w:r>
      <w:r w:rsidRPr="00DC1DEE">
        <w:rPr>
          <w:rFonts w:ascii="Times New Roman" w:hAnsi="Times New Roman" w:cs="Times New Roman"/>
        </w:rPr>
        <w:t>(9403), 129–130. https://doi.org/10.1016/S0140-6736(03)15265-8</w:t>
      </w:r>
    </w:p>
    <w:p w14:paraId="42F606C3"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Tsai, V. W.-W., Zhang, H. P., Manandhar, R., Schofield, P., Christ, D., Lee-Ng, K. K. M., Lebhar, H., Marquis, C. P., Husaini, Y., Brown, D. A., &amp; Breit, S. N. (2019). GDF15 mediates adiposity resistance through actions on GFRAL neurons in the hindbrain AP/NTS. </w:t>
      </w:r>
      <w:r w:rsidRPr="00DC1DEE">
        <w:rPr>
          <w:rFonts w:ascii="Times New Roman" w:hAnsi="Times New Roman" w:cs="Times New Roman"/>
          <w:i/>
          <w:iCs/>
        </w:rPr>
        <w:t>International Journal of Obesity</w:t>
      </w:r>
      <w:r w:rsidRPr="00DC1DEE">
        <w:rPr>
          <w:rFonts w:ascii="Times New Roman" w:hAnsi="Times New Roman" w:cs="Times New Roman"/>
        </w:rPr>
        <w:t xml:space="preserve">, </w:t>
      </w:r>
      <w:r w:rsidRPr="00DC1DEE">
        <w:rPr>
          <w:rFonts w:ascii="Times New Roman" w:hAnsi="Times New Roman" w:cs="Times New Roman"/>
          <w:i/>
          <w:iCs/>
        </w:rPr>
        <w:t>43</w:t>
      </w:r>
      <w:r w:rsidRPr="00DC1DEE">
        <w:rPr>
          <w:rFonts w:ascii="Times New Roman" w:hAnsi="Times New Roman" w:cs="Times New Roman"/>
        </w:rPr>
        <w:t>(12), Article 12. https://doi.org/10.1038/s41366-019-0365-5</w:t>
      </w:r>
    </w:p>
    <w:p w14:paraId="736E33B7"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Wang, P., Ma, W., Zhou, Y., Zhao, Y., Shi, H., Yang, Q., &amp; Zhang, Y. (2020). Circulating metal concentrations, inflammatory cytokines and gestational weight gain: Shanghai MCPC cohort. </w:t>
      </w:r>
      <w:r w:rsidRPr="00DC1DEE">
        <w:rPr>
          <w:rFonts w:ascii="Times New Roman" w:hAnsi="Times New Roman" w:cs="Times New Roman"/>
          <w:i/>
          <w:iCs/>
        </w:rPr>
        <w:t>Ecotoxicology and Environmental Safety</w:t>
      </w:r>
      <w:r w:rsidRPr="00DC1DEE">
        <w:rPr>
          <w:rFonts w:ascii="Times New Roman" w:hAnsi="Times New Roman" w:cs="Times New Roman"/>
        </w:rPr>
        <w:t xml:space="preserve">, </w:t>
      </w:r>
      <w:r w:rsidRPr="00DC1DEE">
        <w:rPr>
          <w:rFonts w:ascii="Times New Roman" w:hAnsi="Times New Roman" w:cs="Times New Roman"/>
          <w:i/>
          <w:iCs/>
        </w:rPr>
        <w:t>199</w:t>
      </w:r>
      <w:r w:rsidRPr="00DC1DEE">
        <w:rPr>
          <w:rFonts w:ascii="Times New Roman" w:hAnsi="Times New Roman" w:cs="Times New Roman"/>
        </w:rPr>
        <w:t>, 110697. https://doi.org/10.1016/j.ecoenv.2020.110697</w:t>
      </w:r>
    </w:p>
    <w:p w14:paraId="65C2DB41" w14:textId="77777777" w:rsidR="00DC1DEE" w:rsidRPr="00DC1DEE" w:rsidRDefault="00DC1DEE" w:rsidP="00DC1DEE">
      <w:pPr>
        <w:pStyle w:val="Bibliography"/>
        <w:rPr>
          <w:rFonts w:ascii="Times New Roman" w:hAnsi="Times New Roman" w:cs="Times New Roman"/>
        </w:rPr>
      </w:pPr>
      <w:r w:rsidRPr="00DC1DEE">
        <w:rPr>
          <w:rFonts w:ascii="Times New Roman" w:hAnsi="Times New Roman" w:cs="Times New Roman"/>
        </w:rPr>
        <w:t xml:space="preserve">Welsh, P., Kimenai, D. M., Marioni, R. E., Hayward, C., Campbell, A., Porteous, D., Mills, N. L., O’Rahilly, S., &amp; Sattar, N. (2022). Reference ranges for GDF-15, and risk factors associated with GDF-15, in a large general population cohort. </w:t>
      </w:r>
      <w:r w:rsidRPr="00DC1DEE">
        <w:rPr>
          <w:rFonts w:ascii="Times New Roman" w:hAnsi="Times New Roman" w:cs="Times New Roman"/>
          <w:i/>
          <w:iCs/>
        </w:rPr>
        <w:t>Clinical Chemistry and Laboratory Medicine (CCLM)</w:t>
      </w:r>
      <w:r w:rsidRPr="00DC1DEE">
        <w:rPr>
          <w:rFonts w:ascii="Times New Roman" w:hAnsi="Times New Roman" w:cs="Times New Roman"/>
        </w:rPr>
        <w:t>. https://doi.org/10.1515/cclm-2022-0135</w:t>
      </w:r>
    </w:p>
    <w:p w14:paraId="4CA6E760" w14:textId="0A05FEEF" w:rsidR="006D0E50" w:rsidRPr="006D0E50" w:rsidRDefault="006D0E50" w:rsidP="006D0E50">
      <w:r w:rsidRPr="00EA5CA9">
        <w:rPr>
          <w:rFonts w:ascii="Times New Roman" w:hAnsi="Times New Roman" w:cs="Times New Roman"/>
          <w:rPrChange w:id="1" w:author="Molly Mulcahy" w:date="2022-05-16T11:58:00Z">
            <w:rPr/>
          </w:rPrChange>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6B2029" w14:textId="77777777" w:rsidR="008C6B30" w:rsidRDefault="008C6B30" w:rsidP="00283B15">
      <w:r>
        <w:separator/>
      </w:r>
    </w:p>
  </w:endnote>
  <w:endnote w:type="continuationSeparator" w:id="0">
    <w:p w14:paraId="3E90A331" w14:textId="77777777" w:rsidR="008C6B30" w:rsidRDefault="008C6B30"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72A5F" w14:textId="77777777" w:rsidR="008C6B30" w:rsidRDefault="008C6B30" w:rsidP="00283B15">
      <w:r>
        <w:separator/>
      </w:r>
    </w:p>
  </w:footnote>
  <w:footnote w:type="continuationSeparator" w:id="0">
    <w:p w14:paraId="5CF8E0DC" w14:textId="77777777" w:rsidR="008C6B30" w:rsidRDefault="008C6B30"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77C"/>
    <w:rsid w:val="0001059A"/>
    <w:rsid w:val="00037D8F"/>
    <w:rsid w:val="00040DF6"/>
    <w:rsid w:val="0004399F"/>
    <w:rsid w:val="00047193"/>
    <w:rsid w:val="00075527"/>
    <w:rsid w:val="00077CDF"/>
    <w:rsid w:val="00091022"/>
    <w:rsid w:val="000B112E"/>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3179"/>
    <w:rsid w:val="00122A75"/>
    <w:rsid w:val="001540F0"/>
    <w:rsid w:val="00154B9E"/>
    <w:rsid w:val="001557E5"/>
    <w:rsid w:val="0015746A"/>
    <w:rsid w:val="00165D94"/>
    <w:rsid w:val="00186B53"/>
    <w:rsid w:val="001A3EA4"/>
    <w:rsid w:val="001C170C"/>
    <w:rsid w:val="001C634C"/>
    <w:rsid w:val="001D610F"/>
    <w:rsid w:val="001D753F"/>
    <w:rsid w:val="001E501F"/>
    <w:rsid w:val="001E6250"/>
    <w:rsid w:val="001E72ED"/>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CC3"/>
    <w:rsid w:val="002B64E3"/>
    <w:rsid w:val="002C1F42"/>
    <w:rsid w:val="002C2A53"/>
    <w:rsid w:val="002C53A0"/>
    <w:rsid w:val="002D578E"/>
    <w:rsid w:val="002E243C"/>
    <w:rsid w:val="002E247C"/>
    <w:rsid w:val="002F29DF"/>
    <w:rsid w:val="002F31A4"/>
    <w:rsid w:val="00303552"/>
    <w:rsid w:val="0030401E"/>
    <w:rsid w:val="00310C66"/>
    <w:rsid w:val="00317348"/>
    <w:rsid w:val="00332B44"/>
    <w:rsid w:val="00344006"/>
    <w:rsid w:val="00367564"/>
    <w:rsid w:val="00373916"/>
    <w:rsid w:val="00374604"/>
    <w:rsid w:val="00374809"/>
    <w:rsid w:val="00374FAE"/>
    <w:rsid w:val="003A00B4"/>
    <w:rsid w:val="003A2A2E"/>
    <w:rsid w:val="003A3E91"/>
    <w:rsid w:val="003D3AA3"/>
    <w:rsid w:val="003D45C1"/>
    <w:rsid w:val="003F141D"/>
    <w:rsid w:val="003F1C94"/>
    <w:rsid w:val="00404E6F"/>
    <w:rsid w:val="00415C20"/>
    <w:rsid w:val="00422824"/>
    <w:rsid w:val="0042306F"/>
    <w:rsid w:val="00431CBD"/>
    <w:rsid w:val="00436287"/>
    <w:rsid w:val="00444701"/>
    <w:rsid w:val="004527CA"/>
    <w:rsid w:val="004814CA"/>
    <w:rsid w:val="00484AEC"/>
    <w:rsid w:val="004A3BDC"/>
    <w:rsid w:val="004A7ABC"/>
    <w:rsid w:val="004B2BB5"/>
    <w:rsid w:val="004B379A"/>
    <w:rsid w:val="004C0855"/>
    <w:rsid w:val="004C147B"/>
    <w:rsid w:val="004C1957"/>
    <w:rsid w:val="004C1966"/>
    <w:rsid w:val="004C38E8"/>
    <w:rsid w:val="004D15A6"/>
    <w:rsid w:val="004D25F0"/>
    <w:rsid w:val="004F4D8C"/>
    <w:rsid w:val="00506BE3"/>
    <w:rsid w:val="00511334"/>
    <w:rsid w:val="005135AA"/>
    <w:rsid w:val="00517D3C"/>
    <w:rsid w:val="0056680A"/>
    <w:rsid w:val="00572224"/>
    <w:rsid w:val="00572DD3"/>
    <w:rsid w:val="00574166"/>
    <w:rsid w:val="00574719"/>
    <w:rsid w:val="00581906"/>
    <w:rsid w:val="00587EB0"/>
    <w:rsid w:val="00593B63"/>
    <w:rsid w:val="005A3CDA"/>
    <w:rsid w:val="005A57BB"/>
    <w:rsid w:val="005B1295"/>
    <w:rsid w:val="005B366D"/>
    <w:rsid w:val="005B73EC"/>
    <w:rsid w:val="005C50AA"/>
    <w:rsid w:val="005D2740"/>
    <w:rsid w:val="005E3BA8"/>
    <w:rsid w:val="005E6CA5"/>
    <w:rsid w:val="005E7092"/>
    <w:rsid w:val="005E757F"/>
    <w:rsid w:val="005F2191"/>
    <w:rsid w:val="00603AC9"/>
    <w:rsid w:val="0062695D"/>
    <w:rsid w:val="006311F0"/>
    <w:rsid w:val="00636D13"/>
    <w:rsid w:val="0063731D"/>
    <w:rsid w:val="00645CE1"/>
    <w:rsid w:val="0065140F"/>
    <w:rsid w:val="00655C34"/>
    <w:rsid w:val="0066761A"/>
    <w:rsid w:val="00667E7E"/>
    <w:rsid w:val="00674C4E"/>
    <w:rsid w:val="006872CD"/>
    <w:rsid w:val="00697A26"/>
    <w:rsid w:val="006B0F65"/>
    <w:rsid w:val="006B426E"/>
    <w:rsid w:val="006C7575"/>
    <w:rsid w:val="006D0E50"/>
    <w:rsid w:val="006D4E0F"/>
    <w:rsid w:val="006E3109"/>
    <w:rsid w:val="006E4CAA"/>
    <w:rsid w:val="00701E2E"/>
    <w:rsid w:val="00703EF6"/>
    <w:rsid w:val="00714858"/>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8037F1"/>
    <w:rsid w:val="00810717"/>
    <w:rsid w:val="0081224E"/>
    <w:rsid w:val="008154A8"/>
    <w:rsid w:val="00834B50"/>
    <w:rsid w:val="0086099C"/>
    <w:rsid w:val="0086475F"/>
    <w:rsid w:val="0087297B"/>
    <w:rsid w:val="0087718F"/>
    <w:rsid w:val="008C6B30"/>
    <w:rsid w:val="008D11D5"/>
    <w:rsid w:val="008E4DF2"/>
    <w:rsid w:val="008E6EF4"/>
    <w:rsid w:val="008F3299"/>
    <w:rsid w:val="008F4555"/>
    <w:rsid w:val="008F4CD9"/>
    <w:rsid w:val="008F7BED"/>
    <w:rsid w:val="00910237"/>
    <w:rsid w:val="00913CC8"/>
    <w:rsid w:val="00916768"/>
    <w:rsid w:val="00920A42"/>
    <w:rsid w:val="009215F3"/>
    <w:rsid w:val="00935BB2"/>
    <w:rsid w:val="00956791"/>
    <w:rsid w:val="00967CB8"/>
    <w:rsid w:val="00971C89"/>
    <w:rsid w:val="009778DF"/>
    <w:rsid w:val="00991A2D"/>
    <w:rsid w:val="009B2016"/>
    <w:rsid w:val="009B388F"/>
    <w:rsid w:val="009B3F1D"/>
    <w:rsid w:val="009D783D"/>
    <w:rsid w:val="009E0694"/>
    <w:rsid w:val="00A056A4"/>
    <w:rsid w:val="00A172DE"/>
    <w:rsid w:val="00A17703"/>
    <w:rsid w:val="00A20C08"/>
    <w:rsid w:val="00A22DC3"/>
    <w:rsid w:val="00A2331B"/>
    <w:rsid w:val="00A25764"/>
    <w:rsid w:val="00A30E64"/>
    <w:rsid w:val="00A32ED9"/>
    <w:rsid w:val="00A577C7"/>
    <w:rsid w:val="00A62304"/>
    <w:rsid w:val="00A739D1"/>
    <w:rsid w:val="00A75B5E"/>
    <w:rsid w:val="00A824EE"/>
    <w:rsid w:val="00A850D5"/>
    <w:rsid w:val="00A94D85"/>
    <w:rsid w:val="00AA6169"/>
    <w:rsid w:val="00AB2246"/>
    <w:rsid w:val="00AB498D"/>
    <w:rsid w:val="00AC2FFC"/>
    <w:rsid w:val="00AC4597"/>
    <w:rsid w:val="00AC79B3"/>
    <w:rsid w:val="00AE220F"/>
    <w:rsid w:val="00AE2672"/>
    <w:rsid w:val="00AE4DBC"/>
    <w:rsid w:val="00B039A5"/>
    <w:rsid w:val="00B108F4"/>
    <w:rsid w:val="00B34F9F"/>
    <w:rsid w:val="00B364E2"/>
    <w:rsid w:val="00B41305"/>
    <w:rsid w:val="00B41ED0"/>
    <w:rsid w:val="00B42586"/>
    <w:rsid w:val="00B4727D"/>
    <w:rsid w:val="00B555A6"/>
    <w:rsid w:val="00B57207"/>
    <w:rsid w:val="00B6421A"/>
    <w:rsid w:val="00B71DC1"/>
    <w:rsid w:val="00B74894"/>
    <w:rsid w:val="00B87CB1"/>
    <w:rsid w:val="00BB319E"/>
    <w:rsid w:val="00BB44E2"/>
    <w:rsid w:val="00BD75F3"/>
    <w:rsid w:val="00BE5606"/>
    <w:rsid w:val="00BF3CAB"/>
    <w:rsid w:val="00BF5335"/>
    <w:rsid w:val="00BF728A"/>
    <w:rsid w:val="00C12747"/>
    <w:rsid w:val="00C13592"/>
    <w:rsid w:val="00C200CA"/>
    <w:rsid w:val="00C26F18"/>
    <w:rsid w:val="00C279A3"/>
    <w:rsid w:val="00C327F7"/>
    <w:rsid w:val="00C33352"/>
    <w:rsid w:val="00C345B1"/>
    <w:rsid w:val="00C4175E"/>
    <w:rsid w:val="00C41B17"/>
    <w:rsid w:val="00C45A61"/>
    <w:rsid w:val="00C545FF"/>
    <w:rsid w:val="00C6518A"/>
    <w:rsid w:val="00C74F5F"/>
    <w:rsid w:val="00C853C9"/>
    <w:rsid w:val="00C86E71"/>
    <w:rsid w:val="00C95715"/>
    <w:rsid w:val="00CA15D4"/>
    <w:rsid w:val="00CB1433"/>
    <w:rsid w:val="00CC0585"/>
    <w:rsid w:val="00CC5373"/>
    <w:rsid w:val="00CD4198"/>
    <w:rsid w:val="00CD654B"/>
    <w:rsid w:val="00CF117A"/>
    <w:rsid w:val="00D02566"/>
    <w:rsid w:val="00D071B1"/>
    <w:rsid w:val="00D10944"/>
    <w:rsid w:val="00D1461E"/>
    <w:rsid w:val="00D1756D"/>
    <w:rsid w:val="00D30D8F"/>
    <w:rsid w:val="00D3270D"/>
    <w:rsid w:val="00D401E9"/>
    <w:rsid w:val="00D45A15"/>
    <w:rsid w:val="00D50EED"/>
    <w:rsid w:val="00D656F0"/>
    <w:rsid w:val="00D671B1"/>
    <w:rsid w:val="00D80DAC"/>
    <w:rsid w:val="00D86FB4"/>
    <w:rsid w:val="00D93E43"/>
    <w:rsid w:val="00DB5600"/>
    <w:rsid w:val="00DC1DEE"/>
    <w:rsid w:val="00DD02BD"/>
    <w:rsid w:val="00DD11C9"/>
    <w:rsid w:val="00DD6316"/>
    <w:rsid w:val="00DE237C"/>
    <w:rsid w:val="00DE4D48"/>
    <w:rsid w:val="00DE5F60"/>
    <w:rsid w:val="00DF3474"/>
    <w:rsid w:val="00E03D3A"/>
    <w:rsid w:val="00E0597E"/>
    <w:rsid w:val="00E26319"/>
    <w:rsid w:val="00E31626"/>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43922"/>
    <w:rsid w:val="00F45A07"/>
    <w:rsid w:val="00F6327A"/>
    <w:rsid w:val="00F85D93"/>
    <w:rsid w:val="00F876E9"/>
    <w:rsid w:val="00F8783B"/>
    <w:rsid w:val="00F9088E"/>
    <w:rsid w:val="00F913B6"/>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davebrid@umich.edu"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4</TotalTime>
  <Pages>17</Pages>
  <Words>16288</Words>
  <Characters>9284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221</cp:revision>
  <dcterms:created xsi:type="dcterms:W3CDTF">2022-05-03T17:41:00Z</dcterms:created>
  <dcterms:modified xsi:type="dcterms:W3CDTF">2022-10-20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GrH3mMzl"/&gt;&lt;style id="http://www.zotero.org/styles/apa" locale="en-US" hasBibliography="1" bibliographyStyleHasBeenSet="1"/&gt;&lt;prefs&gt;&lt;pref name="fieldType" value="Field"/&gt;&lt;/prefs&gt;&lt;/data&gt;</vt:lpwstr>
  </property>
</Properties>
</file>